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r>
        <w:lastRenderedPageBreak/>
        <w:t>Resumo</w:t>
      </w:r>
      <w:bookmarkEnd w:id="0"/>
    </w:p>
    <w:p w14:paraId="166EE252" w14:textId="77777777" w:rsidR="00E9160C" w:rsidRDefault="00E9160C" w:rsidP="00E9160C">
      <w:r>
        <w:t xml:space="preserve">Este trabalho consiste na construção de um jogo, </w:t>
      </w:r>
      <w:r w:rsidRPr="00892CB7">
        <w:rPr>
          <w:i/>
        </w:rPr>
        <w:t>Corrida de Reis</w:t>
      </w:r>
      <w:r>
        <w:t>, utilizando uma linguagem de programação em lógica, denominada como PROLOG.</w:t>
      </w:r>
    </w:p>
    <w:p w14:paraId="36ED13BE" w14:textId="77777777" w:rsidR="00E9160C" w:rsidRPr="00C316AD" w:rsidRDefault="00E9160C" w:rsidP="00E9160C">
      <w:r w:rsidRPr="008967E3">
        <w:rPr>
          <w:i/>
        </w:rPr>
        <w:t xml:space="preserve">Corrida de Reis </w:t>
      </w:r>
      <w:r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Pr="005F7452">
        <w:rPr>
          <w:i/>
        </w:rPr>
        <w:t>Xeque-Mate</w:t>
      </w:r>
      <w:r>
        <w:t xml:space="preserve"> e o segundo jogador necessitar de jogar mais uma vez antes do final da partida. Os jogadores começam do mesmo lado tabuleiro cada um com as seguintes peças: um </w:t>
      </w:r>
      <w:r w:rsidRPr="00664E64">
        <w:rPr>
          <w:i/>
        </w:rPr>
        <w:t>Rei</w:t>
      </w:r>
      <w:r>
        <w:t xml:space="preserve">, uma </w:t>
      </w:r>
      <w:r w:rsidRPr="00664E64">
        <w:rPr>
          <w:i/>
        </w:rPr>
        <w:t>Rainha</w:t>
      </w:r>
      <w:r>
        <w:t xml:space="preserve">, 2 </w:t>
      </w:r>
      <w:r w:rsidRPr="00664E64">
        <w:rPr>
          <w:i/>
        </w:rPr>
        <w:t>Torres</w:t>
      </w:r>
      <w:r>
        <w:t xml:space="preserve">, 2 </w:t>
      </w:r>
      <w:r w:rsidRPr="00664E64">
        <w:rPr>
          <w:i/>
        </w:rPr>
        <w:t>Bispos</w:t>
      </w:r>
      <w:r>
        <w:t xml:space="preserve"> e 2 </w:t>
      </w:r>
      <w:r w:rsidRPr="00664E64">
        <w:rPr>
          <w:i/>
        </w:rPr>
        <w:t>Cavalos</w:t>
      </w:r>
      <w:r>
        <w:t xml:space="preserve">. O objetivo do jogo é levar o Rei para a última linha do tabuleiro. Se o segundo jogador conseguir colocar o seu </w:t>
      </w:r>
      <w:r w:rsidRPr="00C316AD">
        <w:rPr>
          <w:i/>
        </w:rPr>
        <w:t>Rei</w:t>
      </w:r>
      <w:r>
        <w:rPr>
          <w:i/>
        </w:rPr>
        <w:t xml:space="preserve"> </w:t>
      </w:r>
      <w:r>
        <w:t xml:space="preserve">na última linha do tabuleiro quando o primeiro já o tinha feito, então é considerado </w:t>
      </w:r>
      <w:r w:rsidRPr="00C316AD">
        <w:rPr>
          <w:i/>
        </w:rPr>
        <w:t>Empate</w:t>
      </w:r>
      <w:r>
        <w:t>.</w:t>
      </w:r>
    </w:p>
    <w:p w14:paraId="401B4374" w14:textId="77777777" w:rsidR="00E9160C" w:rsidRDefault="00E9160C" w:rsidP="00E9160C">
      <w:r>
        <w:t xml:space="preserve">Através da manipulação de predicados disponibilizados pelo </w:t>
      </w:r>
      <w:proofErr w:type="spellStart"/>
      <w:r>
        <w:t>SICStus</w:t>
      </w:r>
      <w:proofErr w:type="spellEnd"/>
      <w:r>
        <w:t xml:space="preserve"> </w:t>
      </w:r>
      <w:proofErr w:type="spellStart"/>
      <w:r>
        <w:t>Prolog</w:t>
      </w:r>
      <w:proofErr w:type="spellEnd"/>
      <w:r>
        <w:t xml:space="preserve">, foi possível a total implementação do jogo de modo eficiente e prático. Também implementamos todos os objetivos pedidos na descrição do guião, tal como os modos de jogo </w:t>
      </w:r>
      <w:proofErr w:type="gramStart"/>
      <w:r>
        <w:t>( Humano</w:t>
      </w:r>
      <w:proofErr w:type="gramEnd"/>
      <w:r>
        <w:t xml:space="preserve"> vs. Humano, Humano vs. Computador e Computador vs. Computador).</w:t>
      </w:r>
    </w:p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35A0586D" w14:textId="03A1B483" w:rsidR="000C7018" w:rsidRPr="000C7018" w:rsidRDefault="007B3BDE" w:rsidP="000C7018">
          <w:pPr>
            <w:rPr>
              <w:rFonts w:eastAsiaTheme="majorEastAsia" w:cstheme="majorBidi"/>
              <w:color w:val="2F5496" w:themeColor="accent1" w:themeShade="BF"/>
              <w:spacing w:val="-10"/>
              <w:kern w:val="28"/>
              <w:sz w:val="40"/>
              <w:szCs w:val="56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636D0E8F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19" w:history="1">
            <w:r w:rsidR="000C7018" w:rsidRPr="005F4945">
              <w:rPr>
                <w:rStyle w:val="Hiperligao"/>
                <w:noProof/>
              </w:rPr>
              <w:t>1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Introduçã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19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5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9D4704B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0" w:history="1">
            <w:r w:rsidR="000C7018" w:rsidRPr="005F4945">
              <w:rPr>
                <w:rStyle w:val="Hiperligao"/>
                <w:noProof/>
              </w:rPr>
              <w:t>2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O jogo Corrida de Rei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0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5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15E4E01D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1" w:history="1">
            <w:r w:rsidR="000C7018" w:rsidRPr="005F4945">
              <w:rPr>
                <w:rStyle w:val="Hiperligao"/>
                <w:noProof/>
              </w:rPr>
              <w:t>2.1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Imagens do Jogo Corrida do Rei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1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6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08767D79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2" w:history="1">
            <w:r w:rsidR="000C7018" w:rsidRPr="005F4945">
              <w:rPr>
                <w:rStyle w:val="Hiperligao"/>
                <w:noProof/>
              </w:rPr>
              <w:t>3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Abordagem inicial à modelação do jogo em Prolog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2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8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44B842A1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3" w:history="1">
            <w:r w:rsidR="000C7018" w:rsidRPr="005F4945">
              <w:rPr>
                <w:rStyle w:val="Hiperligao"/>
                <w:noProof/>
              </w:rPr>
              <w:t>3.1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Representação do estado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3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8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BE0F2C0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4" w:history="1">
            <w:r w:rsidR="000C7018" w:rsidRPr="005F4945">
              <w:rPr>
                <w:rStyle w:val="Hiperligao"/>
                <w:noProof/>
              </w:rPr>
              <w:t>3.1.1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o estado inicial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4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2FCDAEE8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5" w:history="1">
            <w:r w:rsidR="000C7018" w:rsidRPr="005F4945">
              <w:rPr>
                <w:rStyle w:val="Hiperligao"/>
                <w:noProof/>
              </w:rPr>
              <w:t>3.1.2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e um possível estado intermédio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5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00BBB734" w14:textId="77777777" w:rsidR="000C7018" w:rsidRDefault="00532C89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6" w:history="1">
            <w:r w:rsidR="000C7018" w:rsidRPr="005F4945">
              <w:rPr>
                <w:rStyle w:val="Hiperligao"/>
                <w:bCs/>
                <w:iCs/>
                <w:noProof/>
              </w:rPr>
              <w:t>3.1.3</w:t>
            </w:r>
            <w:r w:rsidR="000C7018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Lista representativa de um possível estado final do jog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6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9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3C6FECDB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7" w:history="1">
            <w:r w:rsidR="000C7018" w:rsidRPr="005F4945">
              <w:rPr>
                <w:rStyle w:val="Hiperligao"/>
                <w:noProof/>
              </w:rPr>
              <w:t>3.2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Visualização do tabuleiro em modo de texto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7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0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2CDE526C" w14:textId="77777777" w:rsidR="000C7018" w:rsidRDefault="00532C89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8" w:history="1">
            <w:r w:rsidR="000C7018" w:rsidRPr="005F4945">
              <w:rPr>
                <w:rStyle w:val="Hiperligao"/>
                <w:noProof/>
              </w:rPr>
              <w:t>3.3</w:t>
            </w:r>
            <w:r w:rsidR="000C7018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C7018" w:rsidRPr="005F4945">
              <w:rPr>
                <w:rStyle w:val="Hiperligao"/>
                <w:noProof/>
              </w:rPr>
              <w:t>Cabeçalhos dos predicados a serem implementados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8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1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680CB566" w14:textId="77777777" w:rsidR="000C7018" w:rsidRDefault="00532C89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9" w:history="1">
            <w:r w:rsidR="000C7018" w:rsidRPr="005F4945">
              <w:rPr>
                <w:rStyle w:val="Hiperligao"/>
                <w:noProof/>
              </w:rPr>
              <w:t>4</w:t>
            </w:r>
            <w:r w:rsidR="000C7018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C7018" w:rsidRPr="005F4945">
              <w:rPr>
                <w:rStyle w:val="Hiperligao"/>
                <w:noProof/>
              </w:rPr>
              <w:t>Bibliografia</w:t>
            </w:r>
            <w:r w:rsidR="000C7018">
              <w:rPr>
                <w:noProof/>
                <w:webHidden/>
              </w:rPr>
              <w:tab/>
            </w:r>
            <w:r w:rsidR="000C7018">
              <w:rPr>
                <w:noProof/>
                <w:webHidden/>
              </w:rPr>
              <w:fldChar w:fldCharType="begin"/>
            </w:r>
            <w:r w:rsidR="000C7018">
              <w:rPr>
                <w:noProof/>
                <w:webHidden/>
              </w:rPr>
              <w:instrText xml:space="preserve"> PAGEREF _Toc498092329 \h </w:instrText>
            </w:r>
            <w:r w:rsidR="000C7018">
              <w:rPr>
                <w:noProof/>
                <w:webHidden/>
              </w:rPr>
            </w:r>
            <w:r w:rsidR="000C7018">
              <w:rPr>
                <w:noProof/>
                <w:webHidden/>
              </w:rPr>
              <w:fldChar w:fldCharType="separate"/>
            </w:r>
            <w:r w:rsidR="00106E3F">
              <w:rPr>
                <w:noProof/>
                <w:webHidden/>
              </w:rPr>
              <w:t>12</w:t>
            </w:r>
            <w:r w:rsidR="000C7018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bookmarkStart w:id="1" w:name="_GoBack"/>
    <w:bookmarkEnd w:id="1"/>
    <w:p w14:paraId="1DE1360A" w14:textId="77777777" w:rsidR="00106E3F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182692" w:history="1">
        <w:r w:rsidR="00106E3F" w:rsidRPr="0057246C">
          <w:rPr>
            <w:rStyle w:val="Hiperligao"/>
            <w:noProof/>
          </w:rPr>
          <w:t>Figura 1: Estado inicial do tabuleiro</w:t>
        </w:r>
        <w:r w:rsidR="00106E3F">
          <w:rPr>
            <w:noProof/>
            <w:webHidden/>
          </w:rPr>
          <w:tab/>
        </w:r>
        <w:r w:rsidR="00106E3F">
          <w:rPr>
            <w:noProof/>
            <w:webHidden/>
          </w:rPr>
          <w:fldChar w:fldCharType="begin"/>
        </w:r>
        <w:r w:rsidR="00106E3F">
          <w:rPr>
            <w:noProof/>
            <w:webHidden/>
          </w:rPr>
          <w:instrText xml:space="preserve"> PAGEREF _Toc498182692 \h </w:instrText>
        </w:r>
        <w:r w:rsidR="00106E3F">
          <w:rPr>
            <w:noProof/>
            <w:webHidden/>
          </w:rPr>
        </w:r>
        <w:r w:rsidR="00106E3F">
          <w:rPr>
            <w:noProof/>
            <w:webHidden/>
          </w:rPr>
          <w:fldChar w:fldCharType="separate"/>
        </w:r>
        <w:r w:rsidR="00106E3F">
          <w:rPr>
            <w:noProof/>
            <w:webHidden/>
          </w:rPr>
          <w:t>6</w:t>
        </w:r>
        <w:r w:rsidR="00106E3F">
          <w:rPr>
            <w:noProof/>
            <w:webHidden/>
          </w:rPr>
          <w:fldChar w:fldCharType="end"/>
        </w:r>
      </w:hyperlink>
    </w:p>
    <w:p w14:paraId="63E2DE25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3" w:history="1">
        <w:r w:rsidRPr="0057246C">
          <w:rPr>
            <w:rStyle w:val="Hiperligao"/>
            <w:noProof/>
          </w:rPr>
          <w:t>Figura 2: Possíveis jogadas do cav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1711A58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4" w:history="1">
        <w:r w:rsidRPr="0057246C">
          <w:rPr>
            <w:rStyle w:val="Hiperligao"/>
            <w:noProof/>
          </w:rPr>
          <w:t>Figura 3: Possíveis jogadas do bisp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B0C60D6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5" w:history="1">
        <w:r w:rsidRPr="0057246C">
          <w:rPr>
            <w:rStyle w:val="Hiperligao"/>
            <w:noProof/>
          </w:rPr>
          <w:t>Figura 4: Possíveis jogadas da tor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4EBB46D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6" w:history="1">
        <w:r w:rsidRPr="0057246C">
          <w:rPr>
            <w:rStyle w:val="Hiperligao"/>
            <w:noProof/>
          </w:rPr>
          <w:t>Figura 5: Possíveis jogadas da rainh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75ACC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7" w:history="1">
        <w:r w:rsidRPr="0057246C">
          <w:rPr>
            <w:rStyle w:val="Hiperligao"/>
            <w:noProof/>
          </w:rPr>
          <w:t>Figura 6: Possíveis jogadas do re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A7195A5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8" w:history="1">
        <w:r w:rsidRPr="0057246C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286CEDB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699" w:history="1">
        <w:r w:rsidRPr="0057246C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6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8BA815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0" w:history="1">
        <w:r w:rsidRPr="0057246C">
          <w:rPr>
            <w:rStyle w:val="Hiperligao"/>
            <w:noProof/>
          </w:rPr>
          <w:t>Figura 9: Jogo que irá acabar empat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60017DB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1" w:history="1">
        <w:r w:rsidRPr="0057246C">
          <w:rPr>
            <w:rStyle w:val="Hiperligao"/>
            <w:noProof/>
          </w:rPr>
          <w:t>Figura 10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CA00A1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2" w:history="1">
        <w:r w:rsidRPr="0057246C">
          <w:rPr>
            <w:rStyle w:val="Hiperligao"/>
            <w:noProof/>
          </w:rPr>
          <w:t>Figura 11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2AF2263" w14:textId="77777777" w:rsidR="00106E3F" w:rsidRDefault="00106E3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2703" w:history="1">
        <w:r w:rsidRPr="0057246C">
          <w:rPr>
            <w:rStyle w:val="Hiperligao"/>
            <w:noProof/>
          </w:rPr>
          <w:t>Figura 12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27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10803B7F" w14:textId="77777777" w:rsidR="0087200F" w:rsidRDefault="0087200F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338F232" w14:textId="77777777" w:rsidR="00AE2B17" w:rsidRDefault="00AE2B17">
      <w:pPr>
        <w:rPr>
          <w:rFonts w:eastAsia="Calibri"/>
        </w:rPr>
      </w:pPr>
    </w:p>
    <w:p w14:paraId="69432857" w14:textId="5676A1A8" w:rsidR="004E126D" w:rsidRDefault="004E126D" w:rsidP="0098792C">
      <w:pPr>
        <w:pStyle w:val="Cabealho1"/>
      </w:pPr>
      <w:bookmarkStart w:id="2" w:name="_Toc498092319"/>
      <w:bookmarkStart w:id="3" w:name="_Toc495662470"/>
      <w:r>
        <w:t>Introdução</w:t>
      </w:r>
      <w:bookmarkEnd w:id="2"/>
    </w:p>
    <w:p w14:paraId="43094A5D" w14:textId="00C50324" w:rsidR="004E126D" w:rsidRDefault="00933887" w:rsidP="004E126D">
      <w:r>
        <w:t>O objetivo principal deste trabalho é a melhor compreensão da linguagem PROLOG e da utilização da recursividade através de a implementação de um jogo variante do xadrez.</w:t>
      </w:r>
    </w:p>
    <w:p w14:paraId="0F1E32EF" w14:textId="58B303F0" w:rsidR="00933887" w:rsidRPr="004E126D" w:rsidRDefault="00933887" w:rsidP="004E126D">
      <w:r>
        <w:t xml:space="preserve">Neste relatório iremos apresentar o jogo, </w:t>
      </w:r>
      <w:r w:rsidRPr="00933887">
        <w:rPr>
          <w:i/>
        </w:rPr>
        <w:t>Corrida de Reis</w:t>
      </w:r>
      <w:r>
        <w:t xml:space="preserve">, e </w:t>
      </w:r>
      <w:proofErr w:type="gramStart"/>
      <w:r>
        <w:t>as principais predicados</w:t>
      </w:r>
      <w:proofErr w:type="gramEnd"/>
      <w:r>
        <w:t xml:space="preserve"> para a implementação deste, lógica de jogo, manipulação e visualização do jogo.</w:t>
      </w:r>
    </w:p>
    <w:p w14:paraId="353DF8AE" w14:textId="37871AC6" w:rsidR="00003047" w:rsidRDefault="00D52DAC" w:rsidP="0098792C">
      <w:pPr>
        <w:pStyle w:val="Cabealho1"/>
      </w:pPr>
      <w:bookmarkStart w:id="4" w:name="_Toc498092320"/>
      <w:r>
        <w:t>O jogo Corrida de Reis</w:t>
      </w:r>
      <w:bookmarkEnd w:id="3"/>
      <w:bookmarkEnd w:id="4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106E3F">
        <w:rPr>
          <w:b/>
          <w:bCs/>
        </w:rPr>
        <w:t>Erro! A origem da referência não foi encontrada.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</w:t>
      </w:r>
      <w:r>
        <w:lastRenderedPageBreak/>
        <w:t>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5" w:name="_Toc495239850"/>
      <w:bookmarkStart w:id="6" w:name="_Toc495662471"/>
      <w:bookmarkStart w:id="7" w:name="_Toc498092321"/>
      <w:r>
        <w:t>Imagens do Jogo Corrida do Reis</w:t>
      </w:r>
      <w:bookmarkEnd w:id="5"/>
      <w:bookmarkEnd w:id="6"/>
      <w:bookmarkEnd w:id="7"/>
    </w:p>
    <w:p w14:paraId="1BA2875F" w14:textId="319E1C3B" w:rsid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739270D7" w14:textId="77777777" w:rsidR="001960C0" w:rsidRDefault="001960C0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1960C0">
        <w:trPr>
          <w:trHeight w:val="4479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8" w:name="_Toc498182692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: Estado inicial do tabuleiro</w:t>
            </w:r>
            <w:bookmarkEnd w:id="8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9" w:name="_Toc498182693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cavalo</w:t>
            </w:r>
            <w:bookmarkEnd w:id="9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1960C0">
        <w:trPr>
          <w:trHeight w:val="447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0" w:name="_Toc498182694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10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1" w:name="_Toc498182695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11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1960C0">
        <w:trPr>
          <w:trHeight w:val="447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2" w:name="_Toc498182696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rainha</w:t>
            </w:r>
            <w:bookmarkEnd w:id="12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3" w:name="_Toc498182697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3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1960C0">
        <w:trPr>
          <w:trHeight w:val="447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4" w:name="_Toc498182698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: Jogo ganho pelas peças pretas</w:t>
            </w:r>
            <w:bookmarkEnd w:id="14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5" w:name="_Toc498182699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: Jogo ganho pelas peças brancas</w:t>
            </w:r>
            <w:bookmarkEnd w:id="15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1960C0">
        <w:trPr>
          <w:trHeight w:val="447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6" w:name="_Toc498182700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106E3F"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: Jogo que irá acabar empatado</w:t>
            </w:r>
            <w:bookmarkEnd w:id="16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319D35D6" w14:textId="53FFD74C" w:rsidR="000B4AD9" w:rsidRDefault="000B4AD9"/>
    <w:p w14:paraId="43801CC1" w14:textId="3E21491E" w:rsidR="004A1FB7" w:rsidRDefault="006A4492" w:rsidP="00910315">
      <w:pPr>
        <w:pStyle w:val="Cabealho1"/>
      </w:pPr>
      <w:bookmarkStart w:id="17" w:name="_Toc495239851"/>
      <w:bookmarkStart w:id="18" w:name="_Toc495662472"/>
      <w:bookmarkStart w:id="19" w:name="_Toc498092322"/>
      <w:r w:rsidRPr="009F21FE">
        <w:lastRenderedPageBreak/>
        <w:t xml:space="preserve">Abordagem inicial à modelação do jogo em </w:t>
      </w:r>
      <w:proofErr w:type="spellStart"/>
      <w:r w:rsidRPr="009F21FE">
        <w:t>Prolog</w:t>
      </w:r>
      <w:bookmarkEnd w:id="17"/>
      <w:bookmarkEnd w:id="18"/>
      <w:bookmarkEnd w:id="19"/>
      <w:proofErr w:type="spellEnd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20" w:name="_Toc495662473"/>
      <w:bookmarkStart w:id="21" w:name="_Toc498092323"/>
      <w:r>
        <w:t>Representação do estado do jogo</w:t>
      </w:r>
      <w:bookmarkEnd w:id="20"/>
      <w:bookmarkEnd w:id="21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5FE7D5B8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1E6D2A">
        <w:t xml:space="preserve"> –</w:t>
      </w:r>
      <w:r w:rsidR="00627CD2">
        <w:t xml:space="preserve">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lastRenderedPageBreak/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A5B924D" w14:textId="259A33C8" w:rsidR="000B3986" w:rsidRDefault="00A51C53" w:rsidP="00A51C53">
      <w:pPr>
        <w:spacing w:line="240" w:lineRule="auto"/>
        <w:jc w:val="left"/>
      </w:pPr>
      <w:r>
        <w:br w:type="page"/>
      </w:r>
    </w:p>
    <w:p w14:paraId="2711BDFC" w14:textId="7CBB2F30" w:rsidR="00035F39" w:rsidRDefault="00D6282F" w:rsidP="003874A9">
      <w:pPr>
        <w:pStyle w:val="Cabealho3"/>
      </w:pPr>
      <w:bookmarkStart w:id="22" w:name="_Toc495662474"/>
      <w:bookmarkStart w:id="23" w:name="_Toc498092324"/>
      <w:r>
        <w:lastRenderedPageBreak/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2"/>
      <w:bookmarkEnd w:id="23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4" w:name="_Ref495321564"/>
      <w:bookmarkStart w:id="25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6" w:name="_Ref495789018"/>
      <w:bookmarkStart w:id="27" w:name="_Toc498182701"/>
      <w:bookmarkEnd w:id="24"/>
      <w:bookmarkEnd w:id="25"/>
      <w:r>
        <w:t xml:space="preserve">Figura </w:t>
      </w:r>
      <w:fldSimple w:instr=" SEQ Figura \* ARABIC ">
        <w:r w:rsidR="00106E3F">
          <w:rPr>
            <w:noProof/>
          </w:rPr>
          <w:t>10</w:t>
        </w:r>
      </w:fldSimple>
      <w:bookmarkEnd w:id="26"/>
      <w:r>
        <w:t xml:space="preserve">: </w:t>
      </w:r>
      <w:r w:rsidR="00035F39">
        <w:t>Estado inicial do tabuleiro apresentado na consola</w:t>
      </w:r>
      <w:bookmarkEnd w:id="27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8" w:name="_Toc495662475"/>
      <w:bookmarkStart w:id="29" w:name="_Toc498092325"/>
      <w:r>
        <w:t xml:space="preserve">Lista representativa </w:t>
      </w:r>
      <w:r w:rsidR="00BF7EAD">
        <w:t>de um possível estado intermédio do jogo</w:t>
      </w:r>
      <w:bookmarkEnd w:id="28"/>
      <w:bookmarkEnd w:id="29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30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31" w:name="_Ref495411756"/>
      <w:bookmarkStart w:id="32" w:name="_Toc498182702"/>
      <w:r>
        <w:t xml:space="preserve">Figura </w:t>
      </w:r>
      <w:fldSimple w:instr=" SEQ Figura \* ARABIC ">
        <w:r w:rsidR="00106E3F">
          <w:rPr>
            <w:noProof/>
          </w:rPr>
          <w:t>11</w:t>
        </w:r>
      </w:fldSimple>
      <w:bookmarkEnd w:id="30"/>
      <w:bookmarkEnd w:id="31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32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3" w:name="_Toc495662476"/>
      <w:bookmarkStart w:id="34" w:name="_Toc498092326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3"/>
      <w:bookmarkEnd w:id="34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5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6" w:name="_Ref495411757"/>
      <w:bookmarkStart w:id="37" w:name="_Toc498182703"/>
      <w:r>
        <w:t xml:space="preserve">Figura </w:t>
      </w:r>
      <w:fldSimple w:instr=" SEQ Figura \* ARABIC ">
        <w:r w:rsidR="00106E3F">
          <w:rPr>
            <w:noProof/>
          </w:rPr>
          <w:t>12</w:t>
        </w:r>
      </w:fldSimple>
      <w:bookmarkEnd w:id="35"/>
      <w:bookmarkEnd w:id="36"/>
      <w:proofErr w:type="gramStart"/>
      <w:r>
        <w:t>: Possível</w:t>
      </w:r>
      <w:proofErr w:type="gramEnd"/>
      <w:r>
        <w:t xml:space="preserve"> estado final do tabuleiro apresentado na consola</w:t>
      </w:r>
      <w:bookmarkEnd w:id="37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8" w:name="_Toc495662477"/>
      <w:bookmarkStart w:id="39" w:name="_Toc498092327"/>
      <w:r>
        <w:lastRenderedPageBreak/>
        <w:t>Visualização do tabuleiro em modo de texto</w:t>
      </w:r>
      <w:bookmarkEnd w:id="38"/>
      <w:bookmarkEnd w:id="39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106E3F">
        <w:t xml:space="preserve">Excerto de Código </w:t>
      </w:r>
      <w:r w:rsidR="00106E3F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106E3F">
        <w:t xml:space="preserve">Excerto de Código </w:t>
      </w:r>
      <w:r w:rsidR="00106E3F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40" w:name="_Ref495309095"/>
      <w:r>
        <w:t xml:space="preserve">Excerto de Código </w:t>
      </w:r>
      <w:fldSimple w:instr=" SEQ Excerto_de_Código \* ARABIC ">
        <w:r w:rsidR="00106E3F">
          <w:rPr>
            <w:noProof/>
          </w:rPr>
          <w:t>1</w:t>
        </w:r>
      </w:fldSimple>
      <w:bookmarkEnd w:id="40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1" w:name="_Ref495342661"/>
      <w:r>
        <w:t xml:space="preserve">Excerto de Código </w:t>
      </w:r>
      <w:fldSimple w:instr=" SEQ Excerto_de_Código \* ARABIC ">
        <w:r w:rsidR="00106E3F">
          <w:rPr>
            <w:noProof/>
          </w:rPr>
          <w:t>2</w:t>
        </w:r>
      </w:fldSimple>
      <w:bookmarkEnd w:id="41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106E3F" w:rsidRPr="00106E3F">
        <w:rPr>
          <w:i w:val="0"/>
        </w:rPr>
        <w:t xml:space="preserve">Figura </w:t>
      </w:r>
      <w:r w:rsidR="00106E3F" w:rsidRPr="00106E3F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106E3F" w:rsidRPr="00106E3F">
        <w:rPr>
          <w:i w:val="0"/>
        </w:rPr>
        <w:t xml:space="preserve">Excerto de Código </w:t>
      </w:r>
      <w:r w:rsidR="00106E3F" w:rsidRPr="00106E3F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2" w:name="_Toc495662478"/>
      <w:bookmarkStart w:id="43" w:name="_Toc498092328"/>
      <w:r>
        <w:t>Cabeçalhos dos predicados a serem implementados</w:t>
      </w:r>
      <w:bookmarkEnd w:id="42"/>
      <w:bookmarkEnd w:id="43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679ABCF8" w14:textId="67B41040" w:rsidR="006A4492" w:rsidRPr="0083765E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  <w:r w:rsidR="006A4492"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4" w:name="_Toc495239852"/>
      <w:bookmarkStart w:id="45" w:name="_Toc495662479"/>
      <w:bookmarkStart w:id="46" w:name="_Toc498092329"/>
      <w:r w:rsidRPr="00F95A6F">
        <w:lastRenderedPageBreak/>
        <w:t>Bibliografia</w:t>
      </w:r>
      <w:bookmarkEnd w:id="44"/>
      <w:bookmarkEnd w:id="45"/>
      <w:bookmarkEnd w:id="46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3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4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>Resumo sucinto do trabalho com 150 a 250 palavras (problema abordado, objetivo, como foi o problema resolvido/abordad</w:t>
      </w:r>
      <w:r>
        <w:rPr>
          <w:rFonts w:cs="Times"/>
          <w:color w:val="000000"/>
          <w:sz w:val="26"/>
          <w:szCs w:val="26"/>
        </w:rPr>
        <w:t>o, principais resultados e con</w:t>
      </w:r>
      <w:r>
        <w:rPr>
          <w:rFonts w:cs="Times"/>
          <w:color w:val="000000"/>
          <w:sz w:val="26"/>
          <w:szCs w:val="26"/>
        </w:rPr>
        <w:t>clus</w:t>
      </w:r>
      <w:r>
        <w:rPr>
          <w:rFonts w:cs="Times"/>
          <w:color w:val="000000"/>
          <w:sz w:val="26"/>
          <w:szCs w:val="26"/>
        </w:rPr>
        <w:t>õ</w:t>
      </w:r>
      <w:r>
        <w:rPr>
          <w:rFonts w:cs="Times"/>
          <w:color w:val="000000"/>
          <w:sz w:val="26"/>
          <w:szCs w:val="26"/>
        </w:rPr>
        <w:t xml:space="preserve">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 xml:space="preserve">gica do jogo em </w:t>
      </w:r>
      <w:proofErr w:type="spellStart"/>
      <w:r w:rsidRPr="006276FF">
        <w:rPr>
          <w:rFonts w:cs="Times"/>
          <w:color w:val="000000"/>
          <w:sz w:val="26"/>
          <w:szCs w:val="26"/>
        </w:rPr>
        <w:t>Prolog</w:t>
      </w:r>
      <w:proofErr w:type="spellEnd"/>
      <w:r w:rsidRPr="006276FF">
        <w:rPr>
          <w:rFonts w:cs="Times"/>
          <w:color w:val="000000"/>
          <w:sz w:val="26"/>
          <w:szCs w:val="26"/>
        </w:rPr>
        <w:t>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7795397A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>
        <w:rPr>
          <w:rFonts w:cs="Times"/>
          <w:color w:val="000000"/>
          <w:sz w:val="24"/>
          <w:szCs w:val="24"/>
        </w:rPr>
        <w:t xml:space="preserve"> pode ser </w:t>
      </w:r>
      <w:proofErr w:type="spellStart"/>
      <w:r>
        <w:rPr>
          <w:rFonts w:cs="Times"/>
          <w:color w:val="000000"/>
          <w:sz w:val="24"/>
          <w:szCs w:val="24"/>
        </w:rPr>
        <w:t>identicoao</w:t>
      </w:r>
      <w:proofErr w:type="spellEnd"/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vali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s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ListOfMoves</w:t>
      </w:r>
      <w:proofErr w:type="spellEnd"/>
      <w:r w:rsidRPr="006276FF">
        <w:rPr>
          <w:rFonts w:cs="Times"/>
          <w:color w:val="000000"/>
          <w:sz w:val="26"/>
          <w:szCs w:val="26"/>
        </w:rPr>
        <w:t>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Move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New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Player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over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Escolha da jogada a efetuar pelo computador, dependendo do n ́</w:t>
      </w:r>
      <w:proofErr w:type="spellStart"/>
      <w:r w:rsidRPr="006276FF">
        <w:rPr>
          <w:rFonts w:cs="Times"/>
          <w:color w:val="000000"/>
          <w:sz w:val="26"/>
          <w:szCs w:val="26"/>
        </w:rPr>
        <w:t>ıvel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de </w:t>
      </w:r>
      <w:proofErr w:type="spellStart"/>
      <w:r w:rsidRPr="006276FF">
        <w:rPr>
          <w:rFonts w:cs="Times"/>
          <w:color w:val="000000"/>
          <w:sz w:val="26"/>
          <w:szCs w:val="26"/>
        </w:rPr>
        <w:t>difi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- </w:t>
      </w:r>
      <w:proofErr w:type="spellStart"/>
      <w:r w:rsidRPr="006276FF">
        <w:rPr>
          <w:rFonts w:cs="Times"/>
          <w:color w:val="000000"/>
          <w:sz w:val="26"/>
          <w:szCs w:val="26"/>
        </w:rPr>
        <w:t>culdad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. Por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choos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Level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Que conclui deste </w:t>
      </w:r>
      <w:proofErr w:type="spellStart"/>
      <w:r w:rsidRPr="006276FF">
        <w:rPr>
          <w:rFonts w:cs="Times"/>
          <w:color w:val="000000"/>
          <w:sz w:val="26"/>
          <w:szCs w:val="26"/>
        </w:rPr>
        <w:t>projecto</w:t>
      </w:r>
      <w:proofErr w:type="spellEnd"/>
      <w:r w:rsidRPr="006276FF">
        <w:rPr>
          <w:rFonts w:cs="Times"/>
          <w:color w:val="000000"/>
          <w:sz w:val="26"/>
          <w:szCs w:val="26"/>
        </w:rPr>
        <w:t>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D291A96" w14:textId="77777777" w:rsidR="0035394B" w:rsidRDefault="0035394B" w:rsidP="0041038E">
      <w:pPr>
        <w:spacing w:line="240" w:lineRule="auto"/>
      </w:pPr>
      <w:r>
        <w:separator/>
      </w:r>
    </w:p>
  </w:endnote>
  <w:endnote w:type="continuationSeparator" w:id="0">
    <w:p w14:paraId="3F11353D" w14:textId="77777777" w:rsidR="0035394B" w:rsidRDefault="0035394B" w:rsidP="0041038E">
      <w:pPr>
        <w:spacing w:line="240" w:lineRule="auto"/>
      </w:pPr>
      <w:r>
        <w:continuationSeparator/>
      </w:r>
    </w:p>
  </w:endnote>
  <w:endnote w:type="continuationNotice" w:id="1">
    <w:p w14:paraId="78A6DD13" w14:textId="77777777" w:rsidR="0035394B" w:rsidRDefault="0035394B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532C89" w:rsidRPr="000F352E" w:rsidRDefault="00532C89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106E3F">
      <w:rPr>
        <w:rStyle w:val="Nmerodepgina"/>
        <w:noProof/>
        <w:color w:val="808080" w:themeColor="background1" w:themeShade="80"/>
      </w:rPr>
      <w:t>3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532C89" w:rsidRPr="00F21010" w:rsidRDefault="00532C89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106E3F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21F5C7B" w14:textId="77777777" w:rsidR="0035394B" w:rsidRDefault="0035394B" w:rsidP="0041038E">
      <w:pPr>
        <w:spacing w:line="240" w:lineRule="auto"/>
      </w:pPr>
      <w:r>
        <w:separator/>
      </w:r>
    </w:p>
  </w:footnote>
  <w:footnote w:type="continuationSeparator" w:id="0">
    <w:p w14:paraId="3DDC1FD2" w14:textId="77777777" w:rsidR="0035394B" w:rsidRDefault="0035394B" w:rsidP="0041038E">
      <w:pPr>
        <w:spacing w:line="240" w:lineRule="auto"/>
      </w:pPr>
      <w:r>
        <w:continuationSeparator/>
      </w:r>
    </w:p>
  </w:footnote>
  <w:footnote w:type="continuationNotice" w:id="1">
    <w:p w14:paraId="4306708F" w14:textId="77777777" w:rsidR="0035394B" w:rsidRDefault="0035394B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532C89" w:rsidRPr="00077A29" w:rsidRDefault="00532C89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532C89" w:rsidRDefault="00532C89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57329B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8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7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659F"/>
    <w:rsid w:val="00057C76"/>
    <w:rsid w:val="00063F0E"/>
    <w:rsid w:val="00077A29"/>
    <w:rsid w:val="0008092F"/>
    <w:rsid w:val="00081314"/>
    <w:rsid w:val="00082A58"/>
    <w:rsid w:val="000839BF"/>
    <w:rsid w:val="00087EAF"/>
    <w:rsid w:val="00090E90"/>
    <w:rsid w:val="0009397F"/>
    <w:rsid w:val="000964B7"/>
    <w:rsid w:val="000A00C2"/>
    <w:rsid w:val="000A3E7E"/>
    <w:rsid w:val="000A5BC1"/>
    <w:rsid w:val="000B0A86"/>
    <w:rsid w:val="000B0E7A"/>
    <w:rsid w:val="000B3986"/>
    <w:rsid w:val="000B4AD9"/>
    <w:rsid w:val="000C2690"/>
    <w:rsid w:val="000C5884"/>
    <w:rsid w:val="000C5F4B"/>
    <w:rsid w:val="000C7018"/>
    <w:rsid w:val="000D0A0C"/>
    <w:rsid w:val="000D69DB"/>
    <w:rsid w:val="000D6DCF"/>
    <w:rsid w:val="000E1C73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75"/>
    <w:rsid w:val="00215C99"/>
    <w:rsid w:val="00221F34"/>
    <w:rsid w:val="00227562"/>
    <w:rsid w:val="0023446A"/>
    <w:rsid w:val="00235D21"/>
    <w:rsid w:val="00236171"/>
    <w:rsid w:val="00240626"/>
    <w:rsid w:val="0024090E"/>
    <w:rsid w:val="00241F3C"/>
    <w:rsid w:val="002422ED"/>
    <w:rsid w:val="0024750B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394B"/>
    <w:rsid w:val="00355592"/>
    <w:rsid w:val="00360CAD"/>
    <w:rsid w:val="00362668"/>
    <w:rsid w:val="00364BEB"/>
    <w:rsid w:val="003660E1"/>
    <w:rsid w:val="00367ECD"/>
    <w:rsid w:val="00385124"/>
    <w:rsid w:val="003874A9"/>
    <w:rsid w:val="0039098E"/>
    <w:rsid w:val="00390D60"/>
    <w:rsid w:val="00391571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2628F"/>
    <w:rsid w:val="00532C8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6FF"/>
    <w:rsid w:val="00627CD2"/>
    <w:rsid w:val="0064038E"/>
    <w:rsid w:val="00641C9D"/>
    <w:rsid w:val="00643111"/>
    <w:rsid w:val="00645606"/>
    <w:rsid w:val="00647947"/>
    <w:rsid w:val="00654A12"/>
    <w:rsid w:val="00655DD1"/>
    <w:rsid w:val="00657E91"/>
    <w:rsid w:val="006610AA"/>
    <w:rsid w:val="00661C35"/>
    <w:rsid w:val="0066216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04D02"/>
    <w:rsid w:val="00724687"/>
    <w:rsid w:val="00725F6B"/>
    <w:rsid w:val="00730AA1"/>
    <w:rsid w:val="00731866"/>
    <w:rsid w:val="007318C2"/>
    <w:rsid w:val="0074087B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7EFF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3F6F"/>
    <w:rsid w:val="00844810"/>
    <w:rsid w:val="00844F4E"/>
    <w:rsid w:val="008628C3"/>
    <w:rsid w:val="00865DAF"/>
    <w:rsid w:val="008673DC"/>
    <w:rsid w:val="0087200F"/>
    <w:rsid w:val="00874F4F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223A"/>
    <w:rsid w:val="00BC4C16"/>
    <w:rsid w:val="00BD216A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0503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27EB"/>
    <w:rsid w:val="00CF324D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160C"/>
    <w:rsid w:val="00E92A39"/>
    <w:rsid w:val="00E9476E"/>
    <w:rsid w:val="00EA38DA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680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hyperlink" Target="https://lichess.org/study/7qOrZwG6" TargetMode="External"/><Relationship Id="rId24" Type="http://schemas.openxmlformats.org/officeDocument/2006/relationships/hyperlink" Target="https://brainking.com/pt/GameRules?tp=125" TargetMode="Externa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39C7E0A0-DF69-574B-83B8-0C55FB46BC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13</Pages>
  <Words>3918</Words>
  <Characters>21161</Characters>
  <Application>Microsoft Macintosh Word</Application>
  <DocSecurity>0</DocSecurity>
  <Lines>176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5029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38</cp:revision>
  <cp:lastPrinted>2017-11-11T16:55:00Z</cp:lastPrinted>
  <dcterms:created xsi:type="dcterms:W3CDTF">2017-10-14T23:02:00Z</dcterms:created>
  <dcterms:modified xsi:type="dcterms:W3CDTF">2017-11-11T16:56:00Z</dcterms:modified>
  <cp:category/>
</cp:coreProperties>
</file>